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7104BEE9"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5"/>
      <w:commentRangeStart w:id="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5"/>
      <w:r>
        <w:rPr>
          <w:rStyle w:val="CommentReference"/>
        </w:rPr>
        <w:commentReference w:id="5"/>
      </w:r>
      <w:commentRangeEnd w:id="6"/>
      <w:r>
        <w:rPr>
          <w:rStyle w:val="CommentReference"/>
        </w:rPr>
        <w:commentReference w:id="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lastRenderedPageBreak/>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Host preference among larva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 xml:space="preserve">on their nati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36487CE8"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hile during diapause the rate of lipid depletion is predicted to be the same between the two diapause genotypes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4"/>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1FE85F30"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4D7B9262"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59BAD33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2934209B"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4003D22B"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3D1900E0"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 xml:space="preserve">I found, </w:t>
      </w:r>
      <w:r w:rsidR="009F76B2">
        <w:rPr>
          <w:color w:val="000000" w:themeColor="text1"/>
        </w:rPr>
        <w:t xml:space="preserve">European corn borers </w:t>
      </w:r>
      <w:r w:rsidR="00683FE6">
        <w:rPr>
          <w:color w:val="000000" w:themeColor="text1"/>
        </w:rPr>
        <w:t xml:space="preserve">preparing for diapause </w:t>
      </w:r>
      <w:r w:rsidR="009F76B2">
        <w:rPr>
          <w:color w:val="000000" w:themeColor="text1"/>
        </w:rPr>
        <w:t xml:space="preserve">were shown to </w:t>
      </w:r>
      <w:r w:rsidR="00683FE6">
        <w:rPr>
          <w:color w:val="000000" w:themeColor="text1"/>
        </w:rPr>
        <w:t xml:space="preserve">ha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expressed a shallow-diapause and a deep-diapause phenotype. </w:t>
      </w:r>
      <w:del w:id="7" w:author="Brown,James T" w:date="2019-02-28T12:43:00Z">
        <w:r w:rsidR="00FD72A7" w:rsidRPr="00AB6EF8" w:rsidDel="00A471E7">
          <w:rPr>
            <w:color w:val="000000" w:themeColor="text1"/>
          </w:rPr>
          <w:delText xml:space="preserve">I </w:delText>
        </w:r>
        <w:r w:rsidR="00020273" w:rsidDel="00A471E7">
          <w:rPr>
            <w:color w:val="000000" w:themeColor="text1"/>
          </w:rPr>
          <w:delText>found</w:delText>
        </w:r>
        <w:r w:rsidR="00020273" w:rsidRPr="00AB6EF8" w:rsidDel="00A471E7">
          <w:rPr>
            <w:color w:val="000000" w:themeColor="text1"/>
          </w:rPr>
          <w:delText xml:space="preserve"> </w:delText>
        </w:r>
        <w:r w:rsidR="00A528DB" w:rsidDel="00A471E7">
          <w:rPr>
            <w:color w:val="000000" w:themeColor="text1"/>
          </w:rPr>
          <w:delText>d</w:delText>
        </w:r>
      </w:del>
      <w:ins w:id="8" w:author="Brown,James T" w:date="2019-02-28T12:43:00Z">
        <w:r w:rsidR="00A471E7">
          <w:rPr>
            <w:color w:val="000000" w:themeColor="text1"/>
          </w:rPr>
          <w:t>D</w:t>
        </w:r>
      </w:ins>
      <w:r w:rsidR="00A528DB">
        <w:rPr>
          <w:color w:val="000000" w:themeColor="text1"/>
        </w:rPr>
        <w:t xml:space="preserve">iapause length was </w:t>
      </w:r>
      <w:ins w:id="9" w:author="Brown,James T" w:date="2019-02-28T12:43:00Z">
        <w:r w:rsidR="00A471E7">
          <w:rPr>
            <w:color w:val="000000" w:themeColor="text1"/>
          </w:rPr>
          <w:t xml:space="preserve">also </w:t>
        </w:r>
      </w:ins>
      <w:r w:rsidR="00A528DB">
        <w:rPr>
          <w:color w:val="000000" w:themeColor="text1"/>
        </w:rPr>
        <w:t xml:space="preserve">associated with differences in </w:t>
      </w:r>
      <w:del w:id="10" w:author="Brown,James T" w:date="2019-02-28T12:49:00Z">
        <w:r w:rsidR="00A528DB" w:rsidDel="002822F0">
          <w:rPr>
            <w:color w:val="000000" w:themeColor="text1"/>
          </w:rPr>
          <w:delText xml:space="preserve">nutrition </w:delText>
        </w:r>
      </w:del>
      <w:ins w:id="11" w:author="Brown,James T" w:date="2019-02-28T12:49:00Z">
        <w:r w:rsidR="002822F0">
          <w:rPr>
            <w:color w:val="000000" w:themeColor="text1"/>
          </w:rPr>
          <w:t>lean mass and lipid mass</w:t>
        </w:r>
        <w:bookmarkStart w:id="12" w:name="_GoBack"/>
        <w:bookmarkEnd w:id="12"/>
        <w:r w:rsidR="002822F0">
          <w:rPr>
            <w:color w:val="000000" w:themeColor="text1"/>
          </w:rPr>
          <w:t xml:space="preserve"> </w:t>
        </w:r>
      </w:ins>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5CB182C3" w14:textId="77777777" w:rsidR="00AE4FA4" w:rsidRDefault="00D27C9E" w:rsidP="00AE4FA4">
      <w:pPr>
        <w:spacing w:line="480" w:lineRule="auto"/>
        <w:ind w:left="-15" w:right="90" w:firstLine="468"/>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proofErr w:type="spellStart"/>
      <w:r w:rsidR="00D06134" w:rsidRPr="001A3D3B">
        <w:rPr>
          <w:color w:val="000000" w:themeColor="text1"/>
        </w:rPr>
        <w:t>Adkisson</w:t>
      </w:r>
      <w:proofErr w:type="spellEnd"/>
      <w:r w:rsidR="00D06134" w:rsidRPr="001A3D3B">
        <w:rPr>
          <w:color w:val="000000" w:themeColor="text1"/>
        </w:rPr>
        <w:t xml:space="preserve"> et al. 1963; </w:t>
      </w:r>
      <w:r w:rsidR="00AF74AF" w:rsidRPr="001A3D3B">
        <w:rPr>
          <w:color w:val="000000" w:themeColor="text1"/>
        </w:rPr>
        <w:t xml:space="preserve">Williams et al., 2012; </w:t>
      </w:r>
      <w:proofErr w:type="spellStart"/>
      <w:r w:rsidR="00AF74AF" w:rsidRPr="001A3D3B">
        <w:rPr>
          <w:color w:val="000000" w:themeColor="text1"/>
        </w:rPr>
        <w:t>Wipking</w:t>
      </w:r>
      <w:proofErr w:type="spellEnd"/>
      <w:r w:rsidR="00AF74AF" w:rsidRPr="001A3D3B">
        <w:rPr>
          <w:color w:val="000000" w:themeColor="text1"/>
        </w:rPr>
        <w:t xml:space="preserve"> et al., 1995)</w:t>
      </w:r>
      <w:r w:rsidRPr="001A3D3B">
        <w:rPr>
          <w:color w:val="000000" w:themeColor="text1"/>
        </w:rPr>
        <w:t xml:space="preserve">. </w:t>
      </w:r>
      <w:commentRangeStart w:id="13"/>
      <w:commentRangeStart w:id="14"/>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lastRenderedPageBreak/>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13"/>
      <w:r w:rsidR="001A3D3B">
        <w:rPr>
          <w:rStyle w:val="CommentReference"/>
        </w:rPr>
        <w:commentReference w:id="13"/>
      </w:r>
      <w:commentRangeEnd w:id="14"/>
      <w:r w:rsidR="00AE4FA4">
        <w:rPr>
          <w:rStyle w:val="CommentReference"/>
        </w:rPr>
        <w:commentReference w:id="14"/>
      </w:r>
      <w:r w:rsidR="00AE4FA4" w:rsidRPr="00AE4FA4">
        <w:rPr>
          <w:color w:val="000000" w:themeColor="text1"/>
        </w:rPr>
        <w:t xml:space="preserve"> </w:t>
      </w:r>
    </w:p>
    <w:p w14:paraId="20F248C9" w14:textId="77777777" w:rsidR="00062423" w:rsidRDefault="00AE4FA4" w:rsidP="00AE4FA4">
      <w:pPr>
        <w:spacing w:line="480" w:lineRule="auto"/>
        <w:ind w:left="0" w:right="90" w:firstLine="453"/>
        <w:rPr>
          <w:color w:val="000000" w:themeColor="text1"/>
        </w:rPr>
      </w:pPr>
      <w:r w:rsidRPr="009963D9">
        <w:rPr>
          <w:color w:val="000000" w:themeColor="text1"/>
        </w:rPr>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Pr>
          <w:color w:val="000000" w:themeColor="text1"/>
        </w:rPr>
        <w:t xml:space="preserve"> </w:t>
      </w:r>
      <w:r w:rsidR="00445BE1"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00445BE1"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00445BE1"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p>
    <w:p w14:paraId="09DF079D" w14:textId="1C7870EE" w:rsidR="006F58EA" w:rsidRPr="004F09C9" w:rsidRDefault="005D26C6" w:rsidP="00AE4FA4">
      <w:pPr>
        <w:spacing w:line="480" w:lineRule="auto"/>
        <w:ind w:left="-15" w:right="90" w:firstLine="468"/>
        <w:rPr>
          <w:color w:val="000000" w:themeColor="text1"/>
        </w:rPr>
      </w:pPr>
      <w:r>
        <w:rPr>
          <w:color w:val="000000" w:themeColor="text1"/>
        </w:rPr>
        <w:t>L</w:t>
      </w:r>
      <w:r w:rsidR="004A6B48">
        <w:rPr>
          <w:color w:val="000000" w:themeColor="text1"/>
        </w:rPr>
        <w:t>ipid</w:t>
      </w:r>
      <w:r>
        <w:rPr>
          <w:color w:val="000000" w:themeColor="text1"/>
        </w:rPr>
        <w:t xml:space="preserve"> storage among </w:t>
      </w:r>
      <w:r w:rsidR="004A6B48">
        <w:rPr>
          <w:color w:val="000000" w:themeColor="text1"/>
        </w:rPr>
        <w:t>insects</w:t>
      </w:r>
      <w:r w:rsidR="00D27C9E" w:rsidRPr="004F09C9">
        <w:rPr>
          <w:color w:val="000000" w:themeColor="text1"/>
        </w:rPr>
        <w:t xml:space="preserve"> prepar</w:t>
      </w:r>
      <w:r w:rsidR="004A6B48">
        <w:rPr>
          <w:color w:val="000000" w:themeColor="text1"/>
        </w:rPr>
        <w:t>ing</w:t>
      </w:r>
      <w:r w:rsidR="00D27C9E" w:rsidRPr="004F09C9">
        <w:rPr>
          <w:color w:val="000000" w:themeColor="text1"/>
        </w:rPr>
        <w:t xml:space="preserve"> for diapause may be compromised by </w:t>
      </w:r>
      <w:r>
        <w:rPr>
          <w:color w:val="000000" w:themeColor="text1"/>
        </w:rPr>
        <w:t>as</w:t>
      </w:r>
      <w:r w:rsidRPr="004F09C9">
        <w:rPr>
          <w:color w:val="000000" w:themeColor="text1"/>
        </w:rPr>
        <w:t xml:space="preserve"> </w:t>
      </w:r>
      <w:r>
        <w:rPr>
          <w:color w:val="000000" w:themeColor="text1"/>
        </w:rPr>
        <w:t xml:space="preserve">warmer </w:t>
      </w:r>
      <w:r w:rsidRPr="004F09C9">
        <w:rPr>
          <w:color w:val="000000" w:themeColor="text1"/>
        </w:rPr>
        <w:t>fall temperatures increase</w:t>
      </w:r>
      <w:r>
        <w:rPr>
          <w:color w:val="000000" w:themeColor="text1"/>
        </w:rPr>
        <w:t xml:space="preserve"> the amount of energy insects need to fuel their higher </w:t>
      </w:r>
      <w:r w:rsidR="00D27C9E" w:rsidRPr="004F09C9">
        <w:rPr>
          <w:color w:val="000000" w:themeColor="text1"/>
        </w:rPr>
        <w:t xml:space="preserve">metabolic rates. Similarly, warmer temperatures during diapause in winter could prematurely drain stored energy causing insects to die during diapause or come out of diapause the next spring without sufficient reserves to restart their lifecycle, including </w:t>
      </w:r>
      <w:r w:rsidR="00676EC3">
        <w:rPr>
          <w:color w:val="000000" w:themeColor="text1"/>
        </w:rPr>
        <w:t xml:space="preserve">enough to support </w:t>
      </w:r>
      <w:r w:rsidR="00D27C9E" w:rsidRPr="004F09C9">
        <w:rPr>
          <w:color w:val="000000" w:themeColor="text1"/>
        </w:rPr>
        <w:t>dispersing, mating, and reproducing.</w:t>
      </w:r>
    </w:p>
    <w:p w14:paraId="4C33B52D" w14:textId="1B17B204" w:rsidR="00BE155D" w:rsidDel="00AF1E9F" w:rsidRDefault="00D27C9E" w:rsidP="00DA52FB">
      <w:pPr>
        <w:spacing w:line="480" w:lineRule="auto"/>
        <w:ind w:left="-15" w:right="90" w:firstLine="468"/>
        <w:rPr>
          <w:del w:id="15" w:author="Brown,James T" w:date="2019-02-28T12:19:00Z"/>
          <w:color w:val="000000" w:themeColor="text1"/>
        </w:rPr>
      </w:pPr>
      <w:r w:rsidRPr="004F09C9">
        <w:rPr>
          <w:color w:val="000000" w:themeColor="text1"/>
        </w:rPr>
        <w:lastRenderedPageBreak/>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w:t>
      </w:r>
    </w:p>
    <w:p w14:paraId="76BA6074" w14:textId="77777777" w:rsidR="006F58EA" w:rsidRPr="004F09C9" w:rsidRDefault="00D27C9E" w:rsidP="00AF1E9F">
      <w:pPr>
        <w:spacing w:line="480" w:lineRule="auto"/>
        <w:ind w:left="-15" w:right="90" w:firstLine="468"/>
        <w:rPr>
          <w:color w:val="000000" w:themeColor="text1"/>
        </w:rPr>
      </w:pPr>
      <w:commentRangeStart w:id="16"/>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commentRangeEnd w:id="16"/>
      <w:r w:rsidR="00676EC3">
        <w:rPr>
          <w:rStyle w:val="CommentReference"/>
        </w:rPr>
        <w:commentReference w:id="16"/>
      </w:r>
    </w:p>
    <w:p w14:paraId="67132B90" w14:textId="77777777" w:rsidR="006F58EA"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xml:space="preserve">. Researchers monitored the critical photoperiod of pitcher plant </w:t>
      </w:r>
      <w:r w:rsidRPr="004F09C9">
        <w:rPr>
          <w:color w:val="000000" w:themeColor="text1"/>
        </w:rPr>
        <w:lastRenderedPageBreak/>
        <w:t>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p>
    <w:p w14:paraId="657B23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p>
    <w:p w14:paraId="3FFBBD14" w14:textId="77777777" w:rsidR="006F58EA" w:rsidRPr="004F09C9" w:rsidRDefault="00D27C9E" w:rsidP="00CE5B15">
      <w:pPr>
        <w:spacing w:after="180" w:line="480" w:lineRule="auto"/>
        <w:ind w:left="-5" w:right="90"/>
        <w:rPr>
          <w:color w:val="000000" w:themeColor="text1"/>
        </w:rPr>
      </w:pPr>
      <w:r w:rsidRPr="004F09C9">
        <w:rPr>
          <w:color w:val="000000" w:themeColor="text1"/>
        </w:rPr>
        <w:t xml:space="preserve">(fall webworm). </w:t>
      </w:r>
      <w:proofErr w:type="spellStart"/>
      <w:r w:rsidRPr="004F09C9">
        <w:rPr>
          <w:color w:val="000000" w:themeColor="text1"/>
        </w:rPr>
        <w:t>Gomi</w:t>
      </w:r>
      <w:proofErr w:type="spellEnd"/>
      <w:r w:rsidRPr="004F09C9">
        <w:rPr>
          <w:color w:val="000000" w:themeColor="text1"/>
        </w:rPr>
        <w:t xml:space="preserve"> et al. collected webworm larvae from the same field site in 1988 and</w:t>
      </w:r>
    </w:p>
    <w:p w14:paraId="37917392" w14:textId="14799DA6"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as shorted by </w:t>
      </w:r>
      <w:commentRangeStart w:id="17"/>
      <w:r w:rsidRPr="004F09C9">
        <w:rPr>
          <w:color w:val="000000" w:themeColor="text1"/>
        </w:rPr>
        <w:t xml:space="preserve">8 minutes compared to larvae collected in 1988 </w:t>
      </w:r>
      <w:commentRangeEnd w:id="17"/>
      <w:r w:rsidR="00CD4C44">
        <w:rPr>
          <w:rStyle w:val="CommentReference"/>
        </w:rPr>
        <w:commentReference w:id="17"/>
      </w:r>
      <w:r w:rsidRPr="004F09C9">
        <w:rPr>
          <w:color w:val="000000" w:themeColor="text1"/>
        </w:rPr>
        <w:t>(</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w:t>
      </w:r>
      <w:r w:rsidRPr="004F09C9">
        <w:rPr>
          <w:color w:val="000000" w:themeColor="text1"/>
        </w:rPr>
        <w:lastRenderedPageBreak/>
        <w:t>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501F2339"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48DFB6F8"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w:t>
      </w:r>
      <w:r w:rsidRPr="004F09C9">
        <w:rPr>
          <w:color w:val="000000" w:themeColor="text1"/>
        </w:rPr>
        <w:lastRenderedPageBreak/>
        <w:t>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1A1616CB" w14:textId="01BEEB53"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w:t>
      </w:r>
      <w:commentRangeStart w:id="18"/>
      <w:r w:rsidRPr="00B134B2">
        <w:rPr>
          <w:color w:val="000000" w:themeColor="text1"/>
        </w:rPr>
        <w:t>is imperative.</w:t>
      </w:r>
      <w:commentRangeEnd w:id="18"/>
      <w:r w:rsidR="00B16CAF">
        <w:rPr>
          <w:rStyle w:val="CommentReference"/>
        </w:rPr>
        <w:commentReference w:id="18"/>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55972E5A"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19"/>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19"/>
      <w:r>
        <w:rPr>
          <w:rStyle w:val="CommentReference"/>
        </w:rPr>
        <w:commentReference w:id="19"/>
      </w:r>
      <w:r w:rsidRPr="004F09C9">
        <w:rPr>
          <w:color w:val="000000" w:themeColor="text1"/>
        </w:rPr>
        <w:t xml:space="preserve">When reared in non-diapause conditions (A), wet mass peaked in short-diapause genotype larvae (red) 3 days after eclosing into the last larval instar and long-diapause genotype larvae (blue) </w:t>
      </w:r>
      <w:r w:rsidRPr="004F09C9">
        <w:rPr>
          <w:color w:val="000000" w:themeColor="text1"/>
        </w:rPr>
        <w:lastRenderedPageBreak/>
        <w:t>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23DA1B13"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 xml:space="preserve">production compared between short-diapause genotype larvae reared in diapause programming conditions (pink) and non-diapause </w:t>
      </w:r>
      <w:r w:rsidRPr="004F09C9">
        <w:rPr>
          <w:color w:val="000000" w:themeColor="text1"/>
        </w:rPr>
        <w:lastRenderedPageBreak/>
        <w:t>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5CC93DB" w14:textId="3558636F"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 xml:space="preserve">production comparison between the long-diapause genotype (blue) and the short-diapause genotype (red) in non-diapause conditions. </w:t>
      </w:r>
      <w:r w:rsidRPr="004F09C9">
        <w:rPr>
          <w:color w:val="000000" w:themeColor="text1"/>
        </w:rPr>
        <w:lastRenderedPageBreak/>
        <w:t>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Pr="004F09C9">
        <w:rPr>
          <w:rFonts w:ascii="Cambria" w:eastAsia="Cambria" w:hAnsi="Cambria" w:cs="Cambria"/>
          <w:i/>
          <w:color w:val="000000" w:themeColor="text1"/>
        </w:rPr>
        <w:t>&lt;</w:t>
      </w:r>
      <w:r w:rsidRPr="004F09C9">
        <w:rPr>
          <w:color w:val="000000" w:themeColor="text1"/>
        </w:rPr>
        <w:t>0.000)</w:t>
      </w:r>
      <w:r>
        <w:rPr>
          <w:color w:val="000000" w:themeColor="text1"/>
        </w:rPr>
        <w:t>.</w:t>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4B2FD8F0" w14:textId="4A4E4C5E"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365EFA12" w14:textId="26C02300" w:rsidR="006F58EA" w:rsidRDefault="006F58EA">
      <w:pPr>
        <w:spacing w:line="251" w:lineRule="auto"/>
        <w:ind w:left="1153" w:right="90" w:hanging="1168"/>
        <w:rPr>
          <w:color w:val="000000" w:themeColor="text1"/>
        </w:rPr>
      </w:pPr>
    </w:p>
    <w:p w14:paraId="03FB88D7" w14:textId="77777777" w:rsidR="00B13321" w:rsidRPr="004F09C9" w:rsidRDefault="00B13321">
      <w:pPr>
        <w:spacing w:line="251" w:lineRule="auto"/>
        <w:ind w:left="1153" w:right="90" w:hanging="1168"/>
        <w:rPr>
          <w:color w:val="000000" w:themeColor="text1"/>
        </w:rPr>
      </w:pP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0CBF2A5B" w14:textId="60B1AD3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62343E14"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lt;0.000</w:t>
      </w:r>
      <w:r w:rsidR="00E634D0">
        <w:rPr>
          <w:color w:val="000000" w:themeColor="text1"/>
        </w:rPr>
        <w:t>)</w:t>
      </w:r>
      <w:commentRangeStart w:id="20"/>
      <w:r w:rsidR="002841A6">
        <w:rPr>
          <w:color w:val="000000" w:themeColor="text1"/>
        </w:rPr>
        <w:t>.</w:t>
      </w:r>
      <w:commentRangeEnd w:id="20"/>
      <w:r>
        <w:rPr>
          <w:rStyle w:val="CommentReference"/>
        </w:rPr>
        <w:commentReference w:id="20"/>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55A468CE"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73DEB8E4"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420CF9EA" w:rsidR="00F61329" w:rsidRPr="004F09C9" w:rsidRDefault="005C6388" w:rsidP="00A528DB">
            <w:pPr>
              <w:spacing w:after="0" w:line="259" w:lineRule="auto"/>
              <w:ind w:left="60" w:firstLine="0"/>
              <w:rPr>
                <w:color w:val="000000" w:themeColor="text1"/>
              </w:rPr>
            </w:pPr>
            <w:r>
              <w:rPr>
                <w:color w:val="000000" w:themeColor="text1"/>
              </w:rPr>
              <w:t>&lt;0.000*</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25CCDD31" w:rsidR="00B35900" w:rsidRPr="004F09C9" w:rsidRDefault="005C6388" w:rsidP="00A528DB">
            <w:pPr>
              <w:spacing w:after="0" w:line="259" w:lineRule="auto"/>
              <w:ind w:left="91" w:firstLine="0"/>
              <w:rPr>
                <w:color w:val="000000" w:themeColor="text1"/>
              </w:rPr>
            </w:pPr>
            <w:r>
              <w:rPr>
                <w:color w:val="000000" w:themeColor="text1"/>
              </w:rPr>
              <w:t>&lt;0.000*</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21"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1"/>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22"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22"/>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6CBC9759"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A528DB" w:rsidRDefault="00A528DB">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A528DB" w:rsidRDefault="00A528DB">
      <w:pPr>
        <w:pStyle w:val="CommentText"/>
      </w:pPr>
      <w:r>
        <w:rPr>
          <w:rStyle w:val="CommentReference"/>
        </w:rPr>
        <w:annotationRef/>
      </w:r>
      <w:r>
        <w:t>Witty is fine but make sure you are being accurate</w:t>
      </w:r>
    </w:p>
  </w:comment>
  <w:comment w:id="2" w:author="Brown,James T" w:date="2019-02-05T18:29:00Z" w:initials="BT">
    <w:p w14:paraId="06CBC008" w14:textId="77777777" w:rsidR="00A528DB" w:rsidRDefault="00A528DB">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5192B1B2" w14:textId="77777777" w:rsidR="00A528DB" w:rsidRDefault="00A528DB">
      <w:pPr>
        <w:pStyle w:val="CommentText"/>
      </w:pPr>
      <w:r>
        <w:rPr>
          <w:rStyle w:val="CommentReference"/>
        </w:rPr>
        <w:annotationRef/>
      </w:r>
      <w:r>
        <w:t>This list does not match text</w:t>
      </w:r>
    </w:p>
  </w:comment>
  <w:comment w:id="5" w:author="reviewer" w:date="2019-02-20T13:52:00Z" w:initials="a">
    <w:p w14:paraId="1D32AAAB" w14:textId="77777777" w:rsidR="00A528DB" w:rsidRDefault="00A528DB" w:rsidP="00F71873">
      <w:pPr>
        <w:pStyle w:val="CommentText"/>
      </w:pPr>
      <w:r>
        <w:rPr>
          <w:rStyle w:val="CommentReference"/>
        </w:rPr>
        <w:annotationRef/>
      </w:r>
      <w:r>
        <w:t>Where is this information from?</w:t>
      </w:r>
    </w:p>
  </w:comment>
  <w:comment w:id="6" w:author="Chemistry Group Computer" w:date="2019-02-21T15:40:00Z" w:initials="CGC">
    <w:p w14:paraId="3BCA2EB3" w14:textId="5843CD52" w:rsidR="00A528DB" w:rsidRDefault="00A528DB"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13" w:author="Dan" w:date="2019-02-15T13:12:00Z" w:initials="D">
    <w:p w14:paraId="591DC8F6" w14:textId="77777777" w:rsidR="00A528DB" w:rsidRDefault="00A528DB">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14" w:author="Brown,James T" w:date="2019-02-20T01:09:00Z" w:initials="BT">
    <w:p w14:paraId="66B369FE" w14:textId="77777777" w:rsidR="00A528DB" w:rsidRDefault="00A528DB">
      <w:pPr>
        <w:pStyle w:val="CommentText"/>
      </w:pPr>
      <w:r>
        <w:rPr>
          <w:rStyle w:val="CommentReference"/>
        </w:rPr>
        <w:annotationRef/>
      </w:r>
      <w:r>
        <w:t xml:space="preserve">This comment has not been addressed yet </w:t>
      </w:r>
    </w:p>
  </w:comment>
  <w:comment w:id="16" w:author="Dan Hahn" w:date="2019-02-20T14:59:00Z" w:initials="DH">
    <w:p w14:paraId="7F1AFEBD" w14:textId="77777777" w:rsidR="00A528DB" w:rsidRDefault="00A528DB">
      <w:pPr>
        <w:pStyle w:val="CommentText"/>
      </w:pPr>
      <w:r>
        <w:rPr>
          <w:rStyle w:val="CommentReference"/>
        </w:rPr>
        <w:annotationRef/>
      </w:r>
      <w:r>
        <w:t>Why does this appear as a paragraph on it's own?</w:t>
      </w:r>
    </w:p>
  </w:comment>
  <w:comment w:id="17" w:author="Dan Hahn" w:date="2019-02-20T15:07:00Z" w:initials="DH">
    <w:p w14:paraId="57AC811A" w14:textId="77777777" w:rsidR="00A528DB" w:rsidRDefault="00A528DB">
      <w:pPr>
        <w:pStyle w:val="CommentText"/>
      </w:pPr>
      <w:r>
        <w:rPr>
          <w:rStyle w:val="CommentReference"/>
        </w:rPr>
        <w:annotationRef/>
      </w:r>
      <w:r>
        <w:t xml:space="preserve">How much longer was their effective growing season? Was it long enough to get another generation in? If so, mention that in it's own sentence, not just sandwiched in below. </w:t>
      </w:r>
    </w:p>
  </w:comment>
  <w:comment w:id="18" w:author="Dan Hahn" w:date="2019-02-20T15:11:00Z" w:initials="DH">
    <w:p w14:paraId="5EE77AA9" w14:textId="77777777" w:rsidR="00A528DB" w:rsidRDefault="00A528DB">
      <w:pPr>
        <w:pStyle w:val="CommentText"/>
      </w:pPr>
      <w:r>
        <w:rPr>
          <w:rStyle w:val="CommentReference"/>
        </w:rPr>
        <w:annotationRef/>
      </w:r>
      <w:r>
        <w:t xml:space="preserve">Your discussion is still a bit slimmer than it could be, but let's move ahead knowing that Rob and John may demand more. </w:t>
      </w:r>
    </w:p>
  </w:comment>
  <w:comment w:id="19" w:author="Dan Hahn" w:date="2019-02-20T14:46:00Z" w:initials="DH">
    <w:p w14:paraId="59A13F4B" w14:textId="77777777" w:rsidR="00A528DB" w:rsidRDefault="00A528DB" w:rsidP="00350BD0">
      <w:pPr>
        <w:pStyle w:val="CommentText"/>
      </w:pPr>
      <w:r>
        <w:rPr>
          <w:rStyle w:val="CommentReference"/>
        </w:rPr>
        <w:annotationRef/>
      </w:r>
      <w:r>
        <w:t xml:space="preserve">This is really boring. Start your caption with the take-home point of the figure for all figures. </w:t>
      </w:r>
    </w:p>
  </w:comment>
  <w:comment w:id="20" w:author="Dan Hahn" w:date="2019-02-20T14:45:00Z" w:initials="DH">
    <w:p w14:paraId="4F259C39" w14:textId="77777777" w:rsidR="00A528DB" w:rsidRDefault="00A528DB"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591DC8F6" w15:done="0"/>
  <w15:commentEx w15:paraId="66B369FE" w15:done="0"/>
  <w15:commentEx w15:paraId="7F1AFEBD" w15:done="0"/>
  <w15:commentEx w15:paraId="57AC811A" w15:done="0"/>
  <w15:commentEx w15:paraId="5EE77AA9" w15:done="0"/>
  <w15:commentEx w15:paraId="59A13F4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591DC8F6" w16cid:durableId="20194D7A"/>
  <w16cid:commentId w16cid:paraId="66B369FE" w16cid:durableId="20194D7B"/>
  <w16cid:commentId w16cid:paraId="7F1AFEBD" w16cid:durableId="20194D7D"/>
  <w16cid:commentId w16cid:paraId="57AC811A" w16cid:durableId="20194D7F"/>
  <w16cid:commentId w16cid:paraId="5EE77AA9" w16cid:durableId="20194D81"/>
  <w16cid:commentId w16cid:paraId="59A13F4B" w16cid:durableId="20194D84"/>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9980C" w14:textId="77777777" w:rsidR="000A682E" w:rsidRDefault="000A682E">
      <w:pPr>
        <w:spacing w:after="0" w:line="240" w:lineRule="auto"/>
      </w:pPr>
      <w:r>
        <w:separator/>
      </w:r>
    </w:p>
  </w:endnote>
  <w:endnote w:type="continuationSeparator" w:id="0">
    <w:p w14:paraId="4D95629C" w14:textId="77777777" w:rsidR="000A682E" w:rsidRDefault="000A68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A528DB" w:rsidRDefault="00A528DB">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A528DB" w:rsidRDefault="00A528DB">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A528DB" w:rsidRDefault="00A528DB">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08856" w14:textId="77777777" w:rsidR="000A682E" w:rsidRDefault="000A682E">
      <w:pPr>
        <w:spacing w:after="0" w:line="240" w:lineRule="auto"/>
      </w:pPr>
      <w:r>
        <w:separator/>
      </w:r>
    </w:p>
  </w:footnote>
  <w:footnote w:type="continuationSeparator" w:id="0">
    <w:p w14:paraId="7EBE6035" w14:textId="77777777" w:rsidR="000A682E" w:rsidRDefault="000A68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A528DB" w:rsidRDefault="00A528D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A528DB" w:rsidRDefault="00A528D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A528DB" w:rsidRDefault="00A528D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A528DB" w:rsidRDefault="00A528D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A528DB" w:rsidRDefault="00A528D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A528DB" w:rsidRDefault="00A528DB">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A528DB" w:rsidRDefault="00A528DB">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A528DB" w:rsidRDefault="00A528DB">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A528DB" w:rsidRDefault="00A528DB">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72"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14EB"/>
    <w:rsid w:val="000241BD"/>
    <w:rsid w:val="00025945"/>
    <w:rsid w:val="000428A7"/>
    <w:rsid w:val="00047032"/>
    <w:rsid w:val="000472C3"/>
    <w:rsid w:val="00047C9E"/>
    <w:rsid w:val="00053790"/>
    <w:rsid w:val="00054F53"/>
    <w:rsid w:val="00062423"/>
    <w:rsid w:val="0006372C"/>
    <w:rsid w:val="000655EE"/>
    <w:rsid w:val="0007129A"/>
    <w:rsid w:val="000978A9"/>
    <w:rsid w:val="000A008B"/>
    <w:rsid w:val="000A3338"/>
    <w:rsid w:val="000A577E"/>
    <w:rsid w:val="000A682E"/>
    <w:rsid w:val="000B42BD"/>
    <w:rsid w:val="000B7255"/>
    <w:rsid w:val="000C1702"/>
    <w:rsid w:val="000D17FB"/>
    <w:rsid w:val="000D6E6E"/>
    <w:rsid w:val="000E1D1C"/>
    <w:rsid w:val="000E69EC"/>
    <w:rsid w:val="000F2684"/>
    <w:rsid w:val="000F2901"/>
    <w:rsid w:val="000F7BF5"/>
    <w:rsid w:val="001011C2"/>
    <w:rsid w:val="00101994"/>
    <w:rsid w:val="001021F7"/>
    <w:rsid w:val="00103F27"/>
    <w:rsid w:val="001116FE"/>
    <w:rsid w:val="00115239"/>
    <w:rsid w:val="0014256A"/>
    <w:rsid w:val="00144227"/>
    <w:rsid w:val="00147FCB"/>
    <w:rsid w:val="001545B6"/>
    <w:rsid w:val="001600C3"/>
    <w:rsid w:val="00170D85"/>
    <w:rsid w:val="00172C25"/>
    <w:rsid w:val="001763AE"/>
    <w:rsid w:val="0017795F"/>
    <w:rsid w:val="00182BD7"/>
    <w:rsid w:val="001906B7"/>
    <w:rsid w:val="001945C9"/>
    <w:rsid w:val="001A3D3B"/>
    <w:rsid w:val="001B1721"/>
    <w:rsid w:val="001B2751"/>
    <w:rsid w:val="001B705E"/>
    <w:rsid w:val="001B780C"/>
    <w:rsid w:val="001C527C"/>
    <w:rsid w:val="001C5D40"/>
    <w:rsid w:val="001C689C"/>
    <w:rsid w:val="001C6E15"/>
    <w:rsid w:val="001D418B"/>
    <w:rsid w:val="001E75F5"/>
    <w:rsid w:val="001E7880"/>
    <w:rsid w:val="001F5F5F"/>
    <w:rsid w:val="001F72E0"/>
    <w:rsid w:val="001F744C"/>
    <w:rsid w:val="001F75DF"/>
    <w:rsid w:val="00206B10"/>
    <w:rsid w:val="00210119"/>
    <w:rsid w:val="00213597"/>
    <w:rsid w:val="00231848"/>
    <w:rsid w:val="0023404A"/>
    <w:rsid w:val="00236194"/>
    <w:rsid w:val="0023721D"/>
    <w:rsid w:val="002407FE"/>
    <w:rsid w:val="00242037"/>
    <w:rsid w:val="00244B17"/>
    <w:rsid w:val="00246FC2"/>
    <w:rsid w:val="00247503"/>
    <w:rsid w:val="002501E4"/>
    <w:rsid w:val="00251EBA"/>
    <w:rsid w:val="00271B96"/>
    <w:rsid w:val="00274023"/>
    <w:rsid w:val="00274996"/>
    <w:rsid w:val="00276582"/>
    <w:rsid w:val="002822F0"/>
    <w:rsid w:val="002841A6"/>
    <w:rsid w:val="002852DB"/>
    <w:rsid w:val="002959D9"/>
    <w:rsid w:val="002960D2"/>
    <w:rsid w:val="002B19B4"/>
    <w:rsid w:val="002B1BE1"/>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5CCC"/>
    <w:rsid w:val="0037715E"/>
    <w:rsid w:val="00385FDC"/>
    <w:rsid w:val="00387E32"/>
    <w:rsid w:val="00391C68"/>
    <w:rsid w:val="003B2371"/>
    <w:rsid w:val="003B73A4"/>
    <w:rsid w:val="003C04C1"/>
    <w:rsid w:val="003C3E0E"/>
    <w:rsid w:val="003E0500"/>
    <w:rsid w:val="003E7766"/>
    <w:rsid w:val="003F4583"/>
    <w:rsid w:val="00410CC5"/>
    <w:rsid w:val="004143C8"/>
    <w:rsid w:val="00415A22"/>
    <w:rsid w:val="0041772E"/>
    <w:rsid w:val="004179BB"/>
    <w:rsid w:val="00422199"/>
    <w:rsid w:val="00436603"/>
    <w:rsid w:val="004370E5"/>
    <w:rsid w:val="00445BE1"/>
    <w:rsid w:val="0045069E"/>
    <w:rsid w:val="00451DDE"/>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310D"/>
    <w:rsid w:val="004D5603"/>
    <w:rsid w:val="004D56D5"/>
    <w:rsid w:val="004D5999"/>
    <w:rsid w:val="004E0D5A"/>
    <w:rsid w:val="004E7673"/>
    <w:rsid w:val="004F09C9"/>
    <w:rsid w:val="004F4745"/>
    <w:rsid w:val="00505FA1"/>
    <w:rsid w:val="0051573D"/>
    <w:rsid w:val="00521CC8"/>
    <w:rsid w:val="00527077"/>
    <w:rsid w:val="00534357"/>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6388"/>
    <w:rsid w:val="005D0A52"/>
    <w:rsid w:val="005D26C6"/>
    <w:rsid w:val="005D279F"/>
    <w:rsid w:val="005D29A0"/>
    <w:rsid w:val="005D47E5"/>
    <w:rsid w:val="005E0E1F"/>
    <w:rsid w:val="005F7D5A"/>
    <w:rsid w:val="006007B8"/>
    <w:rsid w:val="006023CB"/>
    <w:rsid w:val="00602C9B"/>
    <w:rsid w:val="0061542F"/>
    <w:rsid w:val="006200F2"/>
    <w:rsid w:val="006229D9"/>
    <w:rsid w:val="00625D89"/>
    <w:rsid w:val="006322BC"/>
    <w:rsid w:val="0063279C"/>
    <w:rsid w:val="00636639"/>
    <w:rsid w:val="00643F52"/>
    <w:rsid w:val="00644DCA"/>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7C07"/>
    <w:rsid w:val="006A15AC"/>
    <w:rsid w:val="006B3D7A"/>
    <w:rsid w:val="006B6BE0"/>
    <w:rsid w:val="006C24A9"/>
    <w:rsid w:val="006C5954"/>
    <w:rsid w:val="006D2398"/>
    <w:rsid w:val="006D5CC4"/>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79D9"/>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64BC"/>
    <w:rsid w:val="00836E2F"/>
    <w:rsid w:val="00844C2B"/>
    <w:rsid w:val="008512BD"/>
    <w:rsid w:val="008853EC"/>
    <w:rsid w:val="00885486"/>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A4E1E"/>
    <w:rsid w:val="009B0035"/>
    <w:rsid w:val="009B7A17"/>
    <w:rsid w:val="009C1240"/>
    <w:rsid w:val="009C22D2"/>
    <w:rsid w:val="009D38F1"/>
    <w:rsid w:val="009E5A7B"/>
    <w:rsid w:val="009E654B"/>
    <w:rsid w:val="009F6006"/>
    <w:rsid w:val="009F76B2"/>
    <w:rsid w:val="009F77D8"/>
    <w:rsid w:val="00A035AA"/>
    <w:rsid w:val="00A1298B"/>
    <w:rsid w:val="00A13F24"/>
    <w:rsid w:val="00A2123F"/>
    <w:rsid w:val="00A21756"/>
    <w:rsid w:val="00A221E4"/>
    <w:rsid w:val="00A32000"/>
    <w:rsid w:val="00A33568"/>
    <w:rsid w:val="00A37F0F"/>
    <w:rsid w:val="00A471E7"/>
    <w:rsid w:val="00A503FA"/>
    <w:rsid w:val="00A528DB"/>
    <w:rsid w:val="00A57DB0"/>
    <w:rsid w:val="00A618CD"/>
    <w:rsid w:val="00A70580"/>
    <w:rsid w:val="00A75D96"/>
    <w:rsid w:val="00A80103"/>
    <w:rsid w:val="00A87CB6"/>
    <w:rsid w:val="00AA1215"/>
    <w:rsid w:val="00AA5659"/>
    <w:rsid w:val="00AA6878"/>
    <w:rsid w:val="00AB6EF8"/>
    <w:rsid w:val="00AC10D3"/>
    <w:rsid w:val="00AC406C"/>
    <w:rsid w:val="00AD07F1"/>
    <w:rsid w:val="00AE4FA4"/>
    <w:rsid w:val="00AF1E9F"/>
    <w:rsid w:val="00AF74AF"/>
    <w:rsid w:val="00B04401"/>
    <w:rsid w:val="00B07C76"/>
    <w:rsid w:val="00B13321"/>
    <w:rsid w:val="00B134B2"/>
    <w:rsid w:val="00B155A8"/>
    <w:rsid w:val="00B16CAF"/>
    <w:rsid w:val="00B2050F"/>
    <w:rsid w:val="00B211B5"/>
    <w:rsid w:val="00B22515"/>
    <w:rsid w:val="00B30EA8"/>
    <w:rsid w:val="00B35900"/>
    <w:rsid w:val="00B43876"/>
    <w:rsid w:val="00B47FF0"/>
    <w:rsid w:val="00B662AB"/>
    <w:rsid w:val="00B71FB5"/>
    <w:rsid w:val="00B97FE1"/>
    <w:rsid w:val="00BB7C12"/>
    <w:rsid w:val="00BC1BD3"/>
    <w:rsid w:val="00BC2E50"/>
    <w:rsid w:val="00BC5F1E"/>
    <w:rsid w:val="00BD09F0"/>
    <w:rsid w:val="00BD12C4"/>
    <w:rsid w:val="00BD276A"/>
    <w:rsid w:val="00BD5589"/>
    <w:rsid w:val="00BD7F7C"/>
    <w:rsid w:val="00BE155D"/>
    <w:rsid w:val="00BF1B56"/>
    <w:rsid w:val="00BF2F90"/>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ED7"/>
    <w:rsid w:val="00CD2223"/>
    <w:rsid w:val="00CD4C44"/>
    <w:rsid w:val="00CE2926"/>
    <w:rsid w:val="00CE5B15"/>
    <w:rsid w:val="00CE6CA8"/>
    <w:rsid w:val="00CF1B1E"/>
    <w:rsid w:val="00CF55C9"/>
    <w:rsid w:val="00CF6A55"/>
    <w:rsid w:val="00D00400"/>
    <w:rsid w:val="00D00CC9"/>
    <w:rsid w:val="00D06134"/>
    <w:rsid w:val="00D112E7"/>
    <w:rsid w:val="00D158A8"/>
    <w:rsid w:val="00D24788"/>
    <w:rsid w:val="00D27C9E"/>
    <w:rsid w:val="00D436AC"/>
    <w:rsid w:val="00D46D38"/>
    <w:rsid w:val="00D6319F"/>
    <w:rsid w:val="00D66BA6"/>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7786"/>
    <w:rsid w:val="00DF0903"/>
    <w:rsid w:val="00E000B5"/>
    <w:rsid w:val="00E01AE6"/>
    <w:rsid w:val="00E01FAA"/>
    <w:rsid w:val="00E06651"/>
    <w:rsid w:val="00E13953"/>
    <w:rsid w:val="00E16DE5"/>
    <w:rsid w:val="00E21FFA"/>
    <w:rsid w:val="00E26727"/>
    <w:rsid w:val="00E3506E"/>
    <w:rsid w:val="00E3519C"/>
    <w:rsid w:val="00E3698F"/>
    <w:rsid w:val="00E36B65"/>
    <w:rsid w:val="00E371DB"/>
    <w:rsid w:val="00E41C27"/>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B1638"/>
    <w:rsid w:val="00EC3B40"/>
    <w:rsid w:val="00EC50B6"/>
    <w:rsid w:val="00ED6497"/>
    <w:rsid w:val="00EE093B"/>
    <w:rsid w:val="00EE2A1F"/>
    <w:rsid w:val="00EE6331"/>
    <w:rsid w:val="00EF16C4"/>
    <w:rsid w:val="00EF3C4E"/>
    <w:rsid w:val="00EF3DED"/>
    <w:rsid w:val="00F06552"/>
    <w:rsid w:val="00F1002A"/>
    <w:rsid w:val="00F12617"/>
    <w:rsid w:val="00F2538A"/>
    <w:rsid w:val="00F263C9"/>
    <w:rsid w:val="00F2742D"/>
    <w:rsid w:val="00F30860"/>
    <w:rsid w:val="00F416C8"/>
    <w:rsid w:val="00F52AD1"/>
    <w:rsid w:val="00F60F18"/>
    <w:rsid w:val="00F61314"/>
    <w:rsid w:val="00F61329"/>
    <w:rsid w:val="00F62B02"/>
    <w:rsid w:val="00F62F69"/>
    <w:rsid w:val="00F67582"/>
    <w:rsid w:val="00F71873"/>
    <w:rsid w:val="00F7755A"/>
    <w:rsid w:val="00F81DE3"/>
    <w:rsid w:val="00F87FE4"/>
    <w:rsid w:val="00F92B3D"/>
    <w:rsid w:val="00FA1A13"/>
    <w:rsid w:val="00FA4F67"/>
    <w:rsid w:val="00FA5558"/>
    <w:rsid w:val="00FA5651"/>
    <w:rsid w:val="00FB3252"/>
    <w:rsid w:val="00FB53D1"/>
    <w:rsid w:val="00FB7994"/>
    <w:rsid w:val="00FC501C"/>
    <w:rsid w:val="00FC6EA6"/>
    <w:rsid w:val="00FD2921"/>
    <w:rsid w:val="00FD72A7"/>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0A1F4-B83B-3449-84BC-124271EE2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9</Pages>
  <Words>43309</Words>
  <Characters>246863</Characters>
  <Application>Microsoft Office Word</Application>
  <DocSecurity>0</DocSecurity>
  <Lines>2057</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27T21:54:00Z</cp:lastPrinted>
  <dcterms:created xsi:type="dcterms:W3CDTF">2019-02-28T17:52:00Z</dcterms:created>
  <dcterms:modified xsi:type="dcterms:W3CDTF">2019-02-28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